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28"/>
        <w:gridCol w:w="6228"/>
      </w:tblGrid>
      <w:tr w:rsidR="00677668" w:rsidRPr="009B54F4" w14:paraId="5117A740" w14:textId="77777777" w:rsidTr="00346E34">
        <w:tc>
          <w:tcPr>
            <w:tcW w:w="2628" w:type="dxa"/>
            <w:tcBorders>
              <w:top w:val="single" w:sz="4" w:space="0" w:color="auto"/>
              <w:bottom w:val="single" w:sz="4" w:space="0" w:color="auto"/>
            </w:tcBorders>
          </w:tcPr>
          <w:p w14:paraId="1613C34E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b/>
              </w:rPr>
            </w:pPr>
            <w:r w:rsidRPr="009B54F4">
              <w:rPr>
                <w:rFonts w:asciiTheme="minorHAnsi" w:hAnsiTheme="minorHAnsi"/>
                <w:b/>
              </w:rPr>
              <w:t xml:space="preserve">Commercial name as sold in fish markets and restaurants </w:t>
            </w:r>
          </w:p>
          <w:p w14:paraId="0F38424F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b/>
              </w:rPr>
            </w:pPr>
            <w:r w:rsidRPr="009B54F4">
              <w:rPr>
                <w:rFonts w:asciiTheme="minorHAnsi" w:hAnsiTheme="minorHAnsi"/>
                <w:b/>
              </w:rPr>
              <w:t>(Price category)</w:t>
            </w:r>
          </w:p>
        </w:tc>
        <w:tc>
          <w:tcPr>
            <w:tcW w:w="6228" w:type="dxa"/>
            <w:tcBorders>
              <w:top w:val="single" w:sz="4" w:space="0" w:color="auto"/>
              <w:bottom w:val="single" w:sz="4" w:space="0" w:color="auto"/>
            </w:tcBorders>
          </w:tcPr>
          <w:p w14:paraId="7C54824C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b/>
              </w:rPr>
            </w:pPr>
            <w:r w:rsidRPr="009B54F4">
              <w:rPr>
                <w:rFonts w:asciiTheme="minorHAnsi" w:hAnsiTheme="minorHAnsi"/>
                <w:b/>
              </w:rPr>
              <w:t xml:space="preserve">Species corresponding to the commercial name, following </w:t>
            </w:r>
            <w:r w:rsidRPr="009B54F4">
              <w:rPr>
                <w:rFonts w:asciiTheme="minorHAnsi" w:hAnsiTheme="minorHAnsi"/>
                <w:b/>
              </w:rPr>
              <w:fldChar w:fldCharType="begin"/>
            </w:r>
            <w:r w:rsidRPr="009B54F4">
              <w:rPr>
                <w:rFonts w:asciiTheme="minorHAnsi" w:hAnsiTheme="minorHAnsi"/>
                <w:b/>
              </w:rPr>
              <w:instrText xml:space="preserve"> ADDIN EN.CITE &lt;EndNote&gt;&lt;Cite AuthorYear="1"&gt;&lt;Author&gt;Ramirez-Rodriguez&lt;/Author&gt;&lt;Year&gt;2013&lt;/Year&gt;&lt;RecNum&gt;14037&lt;/RecNum&gt;&lt;DisplayText&gt;Ramirez-Rodriguez (2013)&lt;/DisplayText&gt;&lt;record&gt;&lt;rec-number&gt;14037&lt;/rec-number&gt;&lt;foreign-keys&gt;&lt;key app="EN" db-id="p50d5fvpb99d99ezx5q50dagw0pf5vz2wdtp" timestamp="1571076657"&gt;14037&lt;/key&gt;&lt;/foreign-keys&gt;&lt;ref-type name="Report"&gt;27&lt;/ref-type&gt;&lt;contributors&gt;&lt;authors&gt;&lt;author&gt;Ramirez-Rodriguez, M.&lt;/author&gt;&lt;/authors&gt;&lt;/contributors&gt;&lt;titles&gt;&lt;title&gt;Especies de interes pesquero en el Pacifico Mexicano: nombres y claves para su registro&lt;/title&gt;&lt;/titles&gt;&lt;pages&gt;87 pp&lt;/pages&gt;&lt;dates&gt;&lt;year&gt;2013&lt;/year&gt;&lt;/dates&gt;&lt;pub-location&gt;La Paz, Baja California Sur, Mexico&lt;/pub-location&gt;&lt;publisher&gt;Centro Interdisciplinario de Ciencias Marinas. Instituto Politecnico Nacional. SAGARPA. CONAPESCA. &lt;/publisher&gt;&lt;urls&gt;&lt;/urls&gt;&lt;/record&gt;&lt;/Cite&gt;&lt;/EndNote&gt;</w:instrText>
            </w:r>
            <w:r w:rsidRPr="009B54F4">
              <w:rPr>
                <w:rFonts w:asciiTheme="minorHAnsi" w:hAnsiTheme="minorHAnsi"/>
                <w:b/>
              </w:rPr>
              <w:fldChar w:fldCharType="separate"/>
            </w:r>
            <w:r w:rsidRPr="009B54F4">
              <w:rPr>
                <w:rFonts w:asciiTheme="minorHAnsi" w:hAnsiTheme="minorHAnsi"/>
                <w:b/>
                <w:noProof/>
              </w:rPr>
              <w:t>Ramirez-Rodriguez (2013)</w:t>
            </w:r>
            <w:r w:rsidRPr="009B54F4">
              <w:rPr>
                <w:rFonts w:asciiTheme="minorHAnsi" w:hAnsiTheme="minorHAnsi"/>
                <w:b/>
              </w:rPr>
              <w:fldChar w:fldCharType="end"/>
            </w:r>
            <w:r w:rsidRPr="009B54F4">
              <w:rPr>
                <w:rFonts w:asciiTheme="minorHAnsi" w:hAnsiTheme="minorHAnsi"/>
                <w:b/>
              </w:rPr>
              <w:t xml:space="preserve"> </w:t>
            </w:r>
          </w:p>
        </w:tc>
      </w:tr>
      <w:tr w:rsidR="00677668" w:rsidRPr="009B54F4" w14:paraId="3D912635" w14:textId="77777777" w:rsidTr="00346E34">
        <w:tc>
          <w:tcPr>
            <w:tcW w:w="2628" w:type="dxa"/>
            <w:tcBorders>
              <w:top w:val="single" w:sz="4" w:space="0" w:color="auto"/>
            </w:tcBorders>
          </w:tcPr>
          <w:p w14:paraId="13783604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Atún (1st class)</w:t>
            </w:r>
          </w:p>
          <w:p w14:paraId="05BD0349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b/>
              </w:rPr>
            </w:pPr>
            <w:r w:rsidRPr="009B54F4">
              <w:rPr>
                <w:rFonts w:asciiTheme="minorHAnsi" w:hAnsiTheme="minorHAnsi"/>
                <w:i/>
              </w:rPr>
              <w:t>Tuna</w:t>
            </w:r>
          </w:p>
        </w:tc>
        <w:tc>
          <w:tcPr>
            <w:tcW w:w="6228" w:type="dxa"/>
            <w:tcBorders>
              <w:top w:val="single" w:sz="4" w:space="0" w:color="auto"/>
            </w:tcBorders>
          </w:tcPr>
          <w:p w14:paraId="3F33B41A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b/>
              </w:rPr>
            </w:pPr>
            <w:r w:rsidRPr="009B54F4">
              <w:rPr>
                <w:rFonts w:asciiTheme="minorHAnsi" w:hAnsiTheme="minorHAnsi"/>
              </w:rPr>
              <w:t xml:space="preserve">SCOMBRIDAE:, </w:t>
            </w:r>
            <w:r w:rsidRPr="009B54F4">
              <w:rPr>
                <w:rFonts w:asciiTheme="minorHAnsi" w:hAnsiTheme="minorHAnsi"/>
                <w:b/>
                <w:i/>
              </w:rPr>
              <w:t>Thunnus albacare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T. obes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T. orientalis</w:t>
            </w:r>
            <w:r w:rsidRPr="009B54F4">
              <w:rPr>
                <w:rFonts w:asciiTheme="minorHAnsi" w:hAnsiTheme="minorHAnsi"/>
              </w:rPr>
              <w:t xml:space="preserve">, T. </w:t>
            </w:r>
            <w:r w:rsidRPr="009B54F4">
              <w:rPr>
                <w:rFonts w:asciiTheme="minorHAnsi" w:hAnsiTheme="minorHAnsi"/>
                <w:i/>
              </w:rPr>
              <w:t>alalunga;</w:t>
            </w:r>
            <w:r w:rsidRPr="009B54F4">
              <w:rPr>
                <w:rFonts w:asciiTheme="minorHAnsi" w:hAnsiTheme="minorHAnsi"/>
              </w:rPr>
              <w:t xml:space="preserve"> </w:t>
            </w:r>
            <w:r w:rsidRPr="009B54F4">
              <w:rPr>
                <w:rFonts w:asciiTheme="minorHAnsi" w:hAnsiTheme="minorHAnsi"/>
                <w:i/>
              </w:rPr>
              <w:t>Euthynnus lineat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Katsuwonus pelamis</w:t>
            </w:r>
            <w:r w:rsidRPr="009B54F4">
              <w:rPr>
                <w:rFonts w:asciiTheme="minorHAnsi" w:hAnsiTheme="minorHAnsi"/>
              </w:rPr>
              <w:t>.</w:t>
            </w:r>
          </w:p>
        </w:tc>
      </w:tr>
      <w:tr w:rsidR="00677668" w:rsidRPr="009B54F4" w14:paraId="7ED56D16" w14:textId="77777777" w:rsidTr="00346E34">
        <w:tc>
          <w:tcPr>
            <w:tcW w:w="2628" w:type="dxa"/>
          </w:tcPr>
          <w:p w14:paraId="04739427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Cabrilla (1st class)</w:t>
            </w:r>
          </w:p>
          <w:p w14:paraId="610747ED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Grouper</w:t>
            </w:r>
          </w:p>
        </w:tc>
        <w:tc>
          <w:tcPr>
            <w:tcW w:w="6228" w:type="dxa"/>
          </w:tcPr>
          <w:p w14:paraId="6F5F2BEE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SERRANIDAE:</w:t>
            </w:r>
            <w:r w:rsidRPr="009B54F4">
              <w:rPr>
                <w:rFonts w:asciiTheme="minorHAnsi" w:hAnsiTheme="minorHAnsi"/>
                <w:b/>
              </w:rPr>
              <w:t xml:space="preserve"> </w:t>
            </w:r>
            <w:r w:rsidRPr="009B54F4">
              <w:rPr>
                <w:rFonts w:asciiTheme="minorHAnsi" w:hAnsiTheme="minorHAnsi"/>
                <w:b/>
                <w:i/>
              </w:rPr>
              <w:t>Mycteroperca rosacea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M. jordani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M. prionura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M. xenarcha</w:t>
            </w:r>
            <w:r w:rsidRPr="009B54F4">
              <w:rPr>
                <w:rFonts w:asciiTheme="minorHAnsi" w:hAnsiTheme="minorHAnsi"/>
                <w:b/>
              </w:rPr>
              <w:t xml:space="preserve">; </w:t>
            </w:r>
            <w:r w:rsidRPr="009B54F4">
              <w:rPr>
                <w:rFonts w:asciiTheme="minorHAnsi" w:hAnsiTheme="minorHAnsi"/>
                <w:b/>
                <w:i/>
              </w:rPr>
              <w:t>Paralabrax auroguttat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P. clathrat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P. loro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P. maculatofasciatus</w:t>
            </w:r>
            <w:r w:rsidRPr="009B54F4">
              <w:rPr>
                <w:rFonts w:asciiTheme="minorHAnsi" w:hAnsiTheme="minorHAnsi"/>
                <w:b/>
              </w:rPr>
              <w:t>,</w:t>
            </w:r>
            <w:r w:rsidRPr="009B54F4">
              <w:rPr>
                <w:rFonts w:asciiTheme="minorHAnsi" w:hAnsiTheme="minorHAnsi"/>
              </w:rPr>
              <w:t xml:space="preserve"> </w:t>
            </w:r>
            <w:r w:rsidRPr="009B54F4">
              <w:rPr>
                <w:rFonts w:asciiTheme="minorHAnsi" w:hAnsiTheme="minorHAnsi"/>
                <w:i/>
              </w:rPr>
              <w:t>P. nebulifer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Cephalopholis panamensi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Alphestes inmacul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A. mutiguttat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Dematolepis dermatopeli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Hyporthodus acanthisti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Epinephelus analog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E. itajara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E. labriform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E. niphoble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E. niveat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Serranus huascari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psittacin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Hemanthias peruan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H. signifer</w:t>
            </w:r>
            <w:r w:rsidRPr="009B54F4">
              <w:rPr>
                <w:rFonts w:asciiTheme="minorHAnsi" w:hAnsiTheme="minorHAnsi"/>
              </w:rPr>
              <w:t xml:space="preserve">; SCORPAENIDAE: </w:t>
            </w:r>
            <w:r w:rsidRPr="009B54F4">
              <w:rPr>
                <w:rFonts w:asciiTheme="minorHAnsi" w:hAnsiTheme="minorHAnsi"/>
                <w:i/>
              </w:rPr>
              <w:t>Sebastes auricul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chlorostictc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chrysomela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dalli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gode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mini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paucispin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serranoides</w:t>
            </w:r>
            <w:r w:rsidRPr="009B54F4">
              <w:rPr>
                <w:rFonts w:asciiTheme="minorHAnsi" w:hAnsiTheme="minorHAnsi"/>
              </w:rPr>
              <w:t xml:space="preserve">; LOBOTIDAE: </w:t>
            </w:r>
            <w:r w:rsidRPr="009B54F4">
              <w:rPr>
                <w:rFonts w:asciiTheme="minorHAnsi" w:hAnsiTheme="minorHAnsi"/>
                <w:i/>
              </w:rPr>
              <w:t>Lobotes pacificus</w:t>
            </w:r>
            <w:r w:rsidRPr="009B54F4">
              <w:rPr>
                <w:rFonts w:asciiTheme="minorHAnsi" w:hAnsiTheme="minorHAnsi"/>
              </w:rPr>
              <w:t xml:space="preserve">; TRIGLIDAE: </w:t>
            </w:r>
            <w:r w:rsidRPr="009B54F4">
              <w:rPr>
                <w:rFonts w:asciiTheme="minorHAnsi" w:hAnsiTheme="minorHAnsi"/>
                <w:i/>
              </w:rPr>
              <w:t>Bellator xenisma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B. gymnosteth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B. loxias</w:t>
            </w:r>
            <w:r w:rsidRPr="009B54F4">
              <w:rPr>
                <w:rFonts w:asciiTheme="minorHAnsi" w:hAnsiTheme="minorHAnsi"/>
              </w:rPr>
              <w:t xml:space="preserve">.   </w:t>
            </w:r>
          </w:p>
          <w:p w14:paraId="31254BB0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</w:p>
        </w:tc>
      </w:tr>
      <w:tr w:rsidR="00677668" w:rsidRPr="009B54F4" w14:paraId="071D9062" w14:textId="77777777" w:rsidTr="00346E34">
        <w:tc>
          <w:tcPr>
            <w:tcW w:w="2628" w:type="dxa"/>
          </w:tcPr>
          <w:p w14:paraId="5CC6D023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Cadernal (2nd class)</w:t>
            </w:r>
          </w:p>
          <w:p w14:paraId="522BC553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Pacific creolefish</w:t>
            </w:r>
          </w:p>
        </w:tc>
        <w:tc>
          <w:tcPr>
            <w:tcW w:w="6228" w:type="dxa"/>
          </w:tcPr>
          <w:p w14:paraId="743DEF98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SERRANIDAE: </w:t>
            </w:r>
            <w:r w:rsidRPr="009B54F4">
              <w:rPr>
                <w:rFonts w:asciiTheme="minorHAnsi" w:hAnsiTheme="minorHAnsi"/>
                <w:b/>
                <w:i/>
              </w:rPr>
              <w:t>Paranthias colonus</w:t>
            </w:r>
            <w:r w:rsidRPr="009B54F4">
              <w:rPr>
                <w:rFonts w:asciiTheme="minorHAnsi" w:hAnsiTheme="minorHAnsi"/>
              </w:rPr>
              <w:t>.</w:t>
            </w:r>
          </w:p>
        </w:tc>
      </w:tr>
      <w:tr w:rsidR="00677668" w:rsidRPr="009B54F4" w14:paraId="073C69A1" w14:textId="77777777" w:rsidTr="00346E34">
        <w:tc>
          <w:tcPr>
            <w:tcW w:w="2628" w:type="dxa"/>
          </w:tcPr>
          <w:p w14:paraId="1438C450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Cazón (2nd class)</w:t>
            </w:r>
          </w:p>
          <w:p w14:paraId="60CFFA31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b/>
              </w:rPr>
            </w:pPr>
            <w:r w:rsidRPr="009B54F4">
              <w:rPr>
                <w:rFonts w:asciiTheme="minorHAnsi" w:hAnsiTheme="minorHAnsi"/>
                <w:i/>
              </w:rPr>
              <w:t>Small shark</w:t>
            </w:r>
          </w:p>
        </w:tc>
        <w:tc>
          <w:tcPr>
            <w:tcW w:w="6228" w:type="dxa"/>
          </w:tcPr>
          <w:p w14:paraId="25BE0E6E" w14:textId="4710D974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b/>
              </w:rPr>
            </w:pPr>
            <w:r w:rsidRPr="009B54F4">
              <w:rPr>
                <w:rFonts w:asciiTheme="minorHAnsi" w:hAnsiTheme="minorHAnsi"/>
                <w:b/>
              </w:rPr>
              <w:t>Any juvenile shark</w:t>
            </w:r>
            <w:r w:rsidR="003342F1">
              <w:rPr>
                <w:rFonts w:asciiTheme="minorHAnsi" w:hAnsiTheme="minorHAnsi"/>
                <w:b/>
              </w:rPr>
              <w:t>.</w:t>
            </w:r>
            <w:bookmarkStart w:id="0" w:name="_GoBack"/>
            <w:bookmarkEnd w:id="0"/>
          </w:p>
        </w:tc>
      </w:tr>
      <w:tr w:rsidR="00677668" w:rsidRPr="009B54F4" w14:paraId="2FEF665D" w14:textId="77777777" w:rsidTr="00346E34">
        <w:tc>
          <w:tcPr>
            <w:tcW w:w="2628" w:type="dxa"/>
          </w:tcPr>
          <w:p w14:paraId="33AD0CE5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Cochito (3rd class)</w:t>
            </w:r>
          </w:p>
          <w:p w14:paraId="10D48B01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Trigger fish</w:t>
            </w:r>
          </w:p>
        </w:tc>
        <w:tc>
          <w:tcPr>
            <w:tcW w:w="6228" w:type="dxa"/>
          </w:tcPr>
          <w:p w14:paraId="44E568B9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BALISTIDAE: </w:t>
            </w:r>
            <w:r w:rsidRPr="009B54F4">
              <w:rPr>
                <w:rFonts w:asciiTheme="minorHAnsi" w:hAnsiTheme="minorHAnsi"/>
                <w:b/>
                <w:i/>
              </w:rPr>
              <w:t>Balistes polylep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Pseudobalistes naufragium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ufflamen verres</w:t>
            </w:r>
            <w:r w:rsidRPr="009B54F4">
              <w:rPr>
                <w:rFonts w:asciiTheme="minorHAnsi" w:hAnsiTheme="minorHAnsi"/>
              </w:rPr>
              <w:t>.</w:t>
            </w:r>
          </w:p>
        </w:tc>
      </w:tr>
      <w:tr w:rsidR="00677668" w:rsidRPr="009B54F4" w14:paraId="00BE8038" w14:textId="77777777" w:rsidTr="00346E34">
        <w:tc>
          <w:tcPr>
            <w:tcW w:w="2628" w:type="dxa"/>
          </w:tcPr>
          <w:p w14:paraId="0E36B982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Curvina (2nd class)</w:t>
            </w:r>
          </w:p>
          <w:p w14:paraId="64775AC9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Croaker</w:t>
            </w:r>
          </w:p>
        </w:tc>
        <w:tc>
          <w:tcPr>
            <w:tcW w:w="6228" w:type="dxa"/>
          </w:tcPr>
          <w:p w14:paraId="51E2B174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SCIAENIDAE: </w:t>
            </w:r>
            <w:r w:rsidRPr="009B54F4">
              <w:rPr>
                <w:rFonts w:asciiTheme="minorHAnsi" w:hAnsiTheme="minorHAnsi"/>
                <w:b/>
                <w:i/>
              </w:rPr>
              <w:t>Atractoscion nobil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Bairdiella armata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B. incista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heilotrema saturnum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Cynoscion alb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C. nann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C. othonopter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C. parvipinni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C. phoxocephal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C. reticulat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C. squamipinni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C. stolzomanni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C. xanthul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lastRenderedPageBreak/>
              <w:t>Isopisthus remifer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Larimus accliv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L. argente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L. effulgen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L. pacific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Menticirrhus elong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M. undul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Micropogonias altipinn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M. ectene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M. megalop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Nebris occidental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Odontoscion xanthop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O. imicep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O. scier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O. strabo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O. vermicular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Paralonchurus goode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P. rathbun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Roncador stearnsi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eriphus poli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tellifer chrysoleuca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illecebros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Totoaba macdonald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Umbrina bussing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U. dorsal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U. xant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Pareques fuscovitt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P. viola;</w:t>
            </w:r>
            <w:r w:rsidRPr="009B54F4">
              <w:rPr>
                <w:rFonts w:asciiTheme="minorHAnsi" w:hAnsiTheme="minorHAnsi"/>
              </w:rPr>
              <w:t xml:space="preserve"> LUTJANIDAE: Lutjanus inermis.</w:t>
            </w:r>
          </w:p>
        </w:tc>
      </w:tr>
      <w:tr w:rsidR="00677668" w:rsidRPr="009B54F4" w14:paraId="0415EEA2" w14:textId="77777777" w:rsidTr="00346E34">
        <w:tc>
          <w:tcPr>
            <w:tcW w:w="2628" w:type="dxa"/>
          </w:tcPr>
          <w:p w14:paraId="274985FD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lastRenderedPageBreak/>
              <w:t>Garropa (1st class)</w:t>
            </w:r>
          </w:p>
          <w:p w14:paraId="4AA603BE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Big grouper</w:t>
            </w:r>
          </w:p>
        </w:tc>
        <w:tc>
          <w:tcPr>
            <w:tcW w:w="6228" w:type="dxa"/>
          </w:tcPr>
          <w:p w14:paraId="5DEA6447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lang w:val="es-ES"/>
              </w:rPr>
            </w:pPr>
            <w:r w:rsidRPr="009B54F4">
              <w:rPr>
                <w:rFonts w:asciiTheme="minorHAnsi" w:hAnsiTheme="minorHAnsi"/>
                <w:lang w:val="es-ES"/>
              </w:rPr>
              <w:t xml:space="preserve">SERRANIDAE: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Mycteroperca jordani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M. prionura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M. xenarcha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;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Epinephelus exsul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E. nigritus</w:t>
            </w:r>
            <w:r w:rsidRPr="009B54F4">
              <w:rPr>
                <w:rFonts w:asciiTheme="minorHAnsi" w:hAnsiTheme="minorHAnsi"/>
                <w:lang w:val="es-ES"/>
              </w:rPr>
              <w:t xml:space="preserve">. </w:t>
            </w:r>
          </w:p>
        </w:tc>
      </w:tr>
      <w:tr w:rsidR="00677668" w:rsidRPr="009B54F4" w14:paraId="77E235D4" w14:textId="77777777" w:rsidTr="00346E34">
        <w:tc>
          <w:tcPr>
            <w:tcW w:w="2628" w:type="dxa"/>
          </w:tcPr>
          <w:p w14:paraId="58707379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Jurel (2nd class)</w:t>
            </w:r>
          </w:p>
          <w:p w14:paraId="6D0AD2C1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Yellowtail amberjack</w:t>
            </w:r>
          </w:p>
        </w:tc>
        <w:tc>
          <w:tcPr>
            <w:tcW w:w="6228" w:type="dxa"/>
          </w:tcPr>
          <w:p w14:paraId="5344223C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CARANGIDAE: </w:t>
            </w:r>
            <w:r w:rsidRPr="009B54F4">
              <w:rPr>
                <w:rFonts w:asciiTheme="minorHAnsi" w:hAnsiTheme="minorHAnsi"/>
                <w:b/>
                <w:i/>
              </w:rPr>
              <w:t>Seriola lalandi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S. rivoliana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Uraspis helvola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Caranx caball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canin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lugubr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melampyg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orthogramm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sexfasci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vinct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Carangoides otrynter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Gnathanodon specios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Chloroscombrus orqueta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Decapterus macrosoma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D. muroadsi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Elagatis bipinnulata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Hemicaranx leucur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H. zelote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Oligoplites refulgen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Selar crumenophthalm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Selene peruviana</w:t>
            </w:r>
            <w:r w:rsidRPr="009B54F4">
              <w:rPr>
                <w:rFonts w:asciiTheme="minorHAnsi" w:hAnsiTheme="minorHAnsi"/>
              </w:rPr>
              <w:t xml:space="preserve">. </w:t>
            </w:r>
          </w:p>
        </w:tc>
      </w:tr>
      <w:tr w:rsidR="00677668" w:rsidRPr="009B54F4" w14:paraId="72F8E012" w14:textId="77777777" w:rsidTr="00346E34">
        <w:tc>
          <w:tcPr>
            <w:tcW w:w="2628" w:type="dxa"/>
          </w:tcPr>
          <w:p w14:paraId="3C3804A5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Lenguado (1st class)</w:t>
            </w:r>
          </w:p>
          <w:p w14:paraId="4C1706E2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Solefish</w:t>
            </w:r>
          </w:p>
        </w:tc>
        <w:tc>
          <w:tcPr>
            <w:tcW w:w="6228" w:type="dxa"/>
          </w:tcPr>
          <w:p w14:paraId="2A6FD6E2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ACHIRIDAE: </w:t>
            </w:r>
            <w:r w:rsidRPr="009B54F4">
              <w:rPr>
                <w:rFonts w:asciiTheme="minorHAnsi" w:hAnsiTheme="minorHAnsi"/>
                <w:i/>
              </w:rPr>
              <w:t>Achirus klunzinger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A. mazatlan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A. scutum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Trinectes fonsecensis</w:t>
            </w:r>
            <w:r w:rsidRPr="009B54F4">
              <w:rPr>
                <w:rFonts w:asciiTheme="minorHAnsi" w:hAnsiTheme="minorHAnsi"/>
              </w:rPr>
              <w:t xml:space="preserve">; BOTHIDAE: </w:t>
            </w:r>
            <w:r w:rsidRPr="009B54F4">
              <w:rPr>
                <w:rFonts w:asciiTheme="minorHAnsi" w:hAnsiTheme="minorHAnsi"/>
                <w:i/>
              </w:rPr>
              <w:t>Bothus constell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B. leopardin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Engyophrys sanctilaurentia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Monolene assaedae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M. dubiosa</w:t>
            </w:r>
            <w:r w:rsidRPr="009B54F4">
              <w:rPr>
                <w:rFonts w:asciiTheme="minorHAnsi" w:hAnsiTheme="minorHAnsi"/>
              </w:rPr>
              <w:t xml:space="preserve">; PARALICHTHYIDAE: </w:t>
            </w:r>
            <w:r w:rsidRPr="009B54F4">
              <w:rPr>
                <w:rFonts w:asciiTheme="minorHAnsi" w:hAnsiTheme="minorHAnsi"/>
                <w:i/>
              </w:rPr>
              <w:t>Ancylopssetta dendritica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Hippoglosina bollmani</w:t>
            </w:r>
            <w:r w:rsidRPr="009B54F4">
              <w:rPr>
                <w:rFonts w:asciiTheme="minorHAnsi" w:hAnsiTheme="minorHAnsi"/>
                <w:b/>
                <w:bCs/>
              </w:rPr>
              <w:t xml:space="preserve">,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H. stomata</w:t>
            </w:r>
            <w:r w:rsidRPr="009B54F4">
              <w:rPr>
                <w:rFonts w:asciiTheme="minorHAnsi" w:hAnsiTheme="minorHAnsi"/>
                <w:b/>
                <w:bCs/>
              </w:rPr>
              <w:t xml:space="preserve">,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H. tetrophthalmus</w:t>
            </w:r>
            <w:r w:rsidRPr="009B54F4">
              <w:rPr>
                <w:rFonts w:asciiTheme="minorHAnsi" w:hAnsiTheme="minorHAnsi"/>
                <w:b/>
                <w:bCs/>
              </w:rPr>
              <w:t xml:space="preserve">;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Paralichthys aestuarius</w:t>
            </w:r>
            <w:r w:rsidRPr="009B54F4">
              <w:rPr>
                <w:rFonts w:asciiTheme="minorHAnsi" w:hAnsiTheme="minorHAnsi"/>
                <w:b/>
                <w:bCs/>
              </w:rPr>
              <w:t xml:space="preserve">,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P. californicus</w:t>
            </w:r>
            <w:r w:rsidRPr="009B54F4">
              <w:rPr>
                <w:rFonts w:asciiTheme="minorHAnsi" w:hAnsiTheme="minorHAnsi"/>
                <w:b/>
                <w:bCs/>
              </w:rPr>
              <w:t xml:space="preserve">,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P. woolmani</w:t>
            </w:r>
            <w:r w:rsidRPr="009B54F4">
              <w:rPr>
                <w:rFonts w:asciiTheme="minorHAnsi" w:hAnsiTheme="minorHAnsi"/>
                <w:b/>
                <w:bCs/>
              </w:rPr>
              <w:t>;</w:t>
            </w:r>
            <w:r w:rsidRPr="009B54F4">
              <w:rPr>
                <w:rFonts w:asciiTheme="minorHAnsi" w:hAnsiTheme="minorHAnsi"/>
              </w:rPr>
              <w:t xml:space="preserve"> </w:t>
            </w:r>
            <w:r w:rsidRPr="009B54F4">
              <w:rPr>
                <w:rFonts w:asciiTheme="minorHAnsi" w:hAnsiTheme="minorHAnsi"/>
                <w:i/>
              </w:rPr>
              <w:t>Xystreurys liolepi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Citharichthys fragil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gilbert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platophry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xanthostigma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sordid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Cyclopsetta panamens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querna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Etropus crosso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E. peruvian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Syacium latifron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ovale</w:t>
            </w:r>
            <w:r w:rsidRPr="009B54F4">
              <w:rPr>
                <w:rFonts w:asciiTheme="minorHAnsi" w:hAnsiTheme="minorHAnsi"/>
              </w:rPr>
              <w:t xml:space="preserve">;  PLEURONECTIDAE: </w:t>
            </w:r>
            <w:r w:rsidRPr="009B54F4">
              <w:rPr>
                <w:rFonts w:asciiTheme="minorHAnsi" w:hAnsiTheme="minorHAnsi"/>
                <w:i/>
              </w:rPr>
              <w:t>Hypsopsetta guttulata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Pleuronichthys ocell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P. ritteri</w:t>
            </w:r>
            <w:r w:rsidRPr="009B54F4">
              <w:rPr>
                <w:rFonts w:asciiTheme="minorHAnsi" w:hAnsiTheme="minorHAnsi"/>
              </w:rPr>
              <w:t xml:space="preserve">;  </w:t>
            </w:r>
            <w:r w:rsidRPr="009B54F4">
              <w:rPr>
                <w:rFonts w:asciiTheme="minorHAnsi" w:hAnsiTheme="minorHAnsi"/>
                <w:i/>
              </w:rPr>
              <w:lastRenderedPageBreak/>
              <w:t>Parophrys vetul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Microstomus pacificus</w:t>
            </w:r>
            <w:r w:rsidRPr="009B54F4">
              <w:rPr>
                <w:rFonts w:asciiTheme="minorHAnsi" w:hAnsiTheme="minorHAnsi"/>
              </w:rPr>
              <w:t xml:space="preserve">, CYNOGLOSSIDAE: </w:t>
            </w:r>
            <w:r w:rsidRPr="009B54F4">
              <w:rPr>
                <w:rFonts w:asciiTheme="minorHAnsi" w:hAnsiTheme="minorHAnsi"/>
                <w:i/>
              </w:rPr>
              <w:t>Symphurus malunurus</w:t>
            </w:r>
            <w:r w:rsidRPr="009B54F4">
              <w:rPr>
                <w:rFonts w:asciiTheme="minorHAnsi" w:hAnsiTheme="minorHAnsi"/>
              </w:rPr>
              <w:t xml:space="preserve">. </w:t>
            </w:r>
          </w:p>
          <w:p w14:paraId="1F935A38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</w:p>
        </w:tc>
      </w:tr>
      <w:tr w:rsidR="00677668" w:rsidRPr="009B54F4" w14:paraId="0290F3EA" w14:textId="77777777" w:rsidTr="00346E34">
        <w:tc>
          <w:tcPr>
            <w:tcW w:w="2628" w:type="dxa"/>
          </w:tcPr>
          <w:p w14:paraId="50B9088D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lastRenderedPageBreak/>
              <w:t>Manta (2nd class)</w:t>
            </w:r>
          </w:p>
          <w:p w14:paraId="6589E65B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  <w:i/>
              </w:rPr>
              <w:t>Manta</w:t>
            </w:r>
          </w:p>
        </w:tc>
        <w:tc>
          <w:tcPr>
            <w:tcW w:w="6228" w:type="dxa"/>
          </w:tcPr>
          <w:p w14:paraId="765728CA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MOBULIDAE: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Manta birostris</w:t>
            </w:r>
            <w:r w:rsidRPr="009B54F4">
              <w:rPr>
                <w:rFonts w:asciiTheme="minorHAnsi" w:hAnsiTheme="minorHAnsi"/>
                <w:b/>
                <w:bCs/>
              </w:rPr>
              <w:t xml:space="preserve">,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Mobula japanica</w:t>
            </w:r>
            <w:r w:rsidRPr="009B54F4">
              <w:rPr>
                <w:rFonts w:asciiTheme="minorHAnsi" w:hAnsiTheme="minorHAnsi"/>
                <w:b/>
                <w:bCs/>
              </w:rPr>
              <w:t xml:space="preserve">,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M. munkiana</w:t>
            </w:r>
            <w:r w:rsidRPr="009B54F4">
              <w:rPr>
                <w:rFonts w:asciiTheme="minorHAnsi" w:hAnsiTheme="minorHAnsi"/>
                <w:b/>
                <w:bCs/>
              </w:rPr>
              <w:t xml:space="preserve">,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M. tarapacana</w:t>
            </w:r>
            <w:r w:rsidRPr="009B54F4">
              <w:rPr>
                <w:rFonts w:asciiTheme="minorHAnsi" w:hAnsiTheme="minorHAnsi"/>
                <w:b/>
                <w:bCs/>
              </w:rPr>
              <w:t xml:space="preserve">, </w:t>
            </w:r>
            <w:r w:rsidRPr="009B54F4">
              <w:rPr>
                <w:rFonts w:asciiTheme="minorHAnsi" w:hAnsiTheme="minorHAnsi"/>
                <w:b/>
                <w:bCs/>
                <w:i/>
              </w:rPr>
              <w:t>M. thurstoni</w:t>
            </w:r>
            <w:r w:rsidRPr="009B54F4">
              <w:rPr>
                <w:rFonts w:asciiTheme="minorHAnsi" w:hAnsiTheme="minorHAnsi"/>
              </w:rPr>
              <w:t xml:space="preserve">; DASYATIDAE: </w:t>
            </w:r>
            <w:r w:rsidRPr="009B54F4">
              <w:rPr>
                <w:rFonts w:asciiTheme="minorHAnsi" w:hAnsiTheme="minorHAnsi"/>
                <w:i/>
              </w:rPr>
              <w:t>Dasyatis dipterura</w:t>
            </w:r>
            <w:r w:rsidRPr="009B54F4">
              <w:rPr>
                <w:rFonts w:asciiTheme="minorHAnsi" w:hAnsiTheme="minorHAnsi"/>
              </w:rPr>
              <w:t xml:space="preserve">; GYMNURIDAE: </w:t>
            </w:r>
            <w:r w:rsidRPr="009B54F4">
              <w:rPr>
                <w:rFonts w:asciiTheme="minorHAnsi" w:hAnsiTheme="minorHAnsi"/>
                <w:i/>
              </w:rPr>
              <w:t>Gymnura crebripunctata</w:t>
            </w:r>
            <w:r w:rsidRPr="009B54F4">
              <w:rPr>
                <w:rFonts w:asciiTheme="minorHAnsi" w:hAnsiTheme="minorHAnsi"/>
              </w:rPr>
              <w:t xml:space="preserve">; MYLIOBATIDAE: </w:t>
            </w:r>
            <w:r w:rsidRPr="009B54F4">
              <w:rPr>
                <w:rFonts w:asciiTheme="minorHAnsi" w:hAnsiTheme="minorHAnsi"/>
                <w:i/>
              </w:rPr>
              <w:t>Aetobatus narinari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Myliobatis longirostri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Rhinoptera steindachneri</w:t>
            </w:r>
            <w:r w:rsidRPr="009B54F4">
              <w:rPr>
                <w:rFonts w:asciiTheme="minorHAnsi" w:hAnsiTheme="minorHAnsi"/>
              </w:rPr>
              <w:t xml:space="preserve">; RAJIDAE: </w:t>
            </w:r>
            <w:r w:rsidRPr="009B54F4">
              <w:rPr>
                <w:rFonts w:asciiTheme="minorHAnsi" w:hAnsiTheme="minorHAnsi"/>
                <w:i/>
              </w:rPr>
              <w:t>Raja inornata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R. rhina</w:t>
            </w:r>
            <w:r w:rsidRPr="009B54F4">
              <w:rPr>
                <w:rFonts w:asciiTheme="minorHAnsi" w:hAnsiTheme="minorHAnsi"/>
              </w:rPr>
              <w:t xml:space="preserve">. </w:t>
            </w:r>
          </w:p>
          <w:p w14:paraId="08C4D7A1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</w:p>
        </w:tc>
      </w:tr>
      <w:tr w:rsidR="00677668" w:rsidRPr="009B54F4" w14:paraId="4416C600" w14:textId="77777777" w:rsidTr="00346E34">
        <w:tc>
          <w:tcPr>
            <w:tcW w:w="2628" w:type="dxa"/>
          </w:tcPr>
          <w:p w14:paraId="0DEA02DF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Marlin (1st class)</w:t>
            </w:r>
          </w:p>
          <w:p w14:paraId="657CD497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Marlin</w:t>
            </w:r>
          </w:p>
        </w:tc>
        <w:tc>
          <w:tcPr>
            <w:tcW w:w="6228" w:type="dxa"/>
          </w:tcPr>
          <w:p w14:paraId="00F4A2D0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lang w:val="es-ES"/>
              </w:rPr>
            </w:pPr>
            <w:r w:rsidRPr="009B54F4">
              <w:rPr>
                <w:rFonts w:asciiTheme="minorHAnsi" w:hAnsiTheme="minorHAnsi"/>
                <w:lang w:val="es-ES"/>
              </w:rPr>
              <w:t xml:space="preserve">ISTIOPHORIDAE: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Makaira indica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M. mazara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;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Tetrapturus angustirostris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;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Kajikia audax</w:t>
            </w:r>
            <w:r w:rsidRPr="009B54F4">
              <w:rPr>
                <w:rFonts w:asciiTheme="minorHAnsi" w:hAnsiTheme="minorHAnsi"/>
                <w:lang w:val="es-ES"/>
              </w:rPr>
              <w:t xml:space="preserve">. </w:t>
            </w:r>
          </w:p>
        </w:tc>
      </w:tr>
      <w:tr w:rsidR="00677668" w:rsidRPr="009B54F4" w14:paraId="05BBCC67" w14:textId="77777777" w:rsidTr="00346E34">
        <w:tc>
          <w:tcPr>
            <w:tcW w:w="2628" w:type="dxa"/>
          </w:tcPr>
          <w:p w14:paraId="38B6CFEF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Palometa (3rd. class)</w:t>
            </w:r>
          </w:p>
          <w:p w14:paraId="5853D246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  <w:iCs/>
              </w:rPr>
            </w:pPr>
            <w:r w:rsidRPr="009B54F4">
              <w:rPr>
                <w:rFonts w:asciiTheme="minorHAnsi" w:hAnsiTheme="minorHAnsi"/>
                <w:i/>
                <w:iCs/>
              </w:rPr>
              <w:t>Jack</w:t>
            </w:r>
          </w:p>
          <w:p w14:paraId="22B6A817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</w:p>
        </w:tc>
        <w:tc>
          <w:tcPr>
            <w:tcW w:w="6228" w:type="dxa"/>
          </w:tcPr>
          <w:p w14:paraId="545B39F8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CARANGIDAE: </w:t>
            </w:r>
            <w:r w:rsidRPr="009B54F4">
              <w:rPr>
                <w:rFonts w:asciiTheme="minorHAnsi" w:hAnsiTheme="minorHAnsi"/>
                <w:i/>
              </w:rPr>
              <w:t>Caranx caball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. sexfascia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arangoides otrynter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Gnathanodon specios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Hemicaranx leucur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H. zelote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Oligoplites alt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O. refulgen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elene brevoorti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S. peruviana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Trachinotus kennedy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T. paitensi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T. rhodopus</w:t>
            </w:r>
            <w:r w:rsidRPr="009B54F4">
              <w:rPr>
                <w:rFonts w:asciiTheme="minorHAnsi" w:hAnsiTheme="minorHAnsi"/>
              </w:rPr>
              <w:t xml:space="preserve">, </w:t>
            </w:r>
          </w:p>
          <w:p w14:paraId="4ACBC11A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</w:rPr>
              <w:t xml:space="preserve">STROMATEIDAE: </w:t>
            </w:r>
            <w:r w:rsidRPr="009B54F4">
              <w:rPr>
                <w:rFonts w:asciiTheme="minorHAnsi" w:hAnsiTheme="minorHAnsi"/>
                <w:i/>
              </w:rPr>
              <w:t>Peprilus medi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P. simillim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P. snyder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P. ovatus</w:t>
            </w:r>
            <w:r w:rsidRPr="009B54F4">
              <w:rPr>
                <w:rFonts w:asciiTheme="minorHAnsi" w:hAnsiTheme="minorHAnsi"/>
              </w:rPr>
              <w:t>;</w:t>
            </w:r>
            <w:r w:rsidRPr="009B54F4">
              <w:rPr>
                <w:rFonts w:asciiTheme="minorHAnsi" w:hAnsiTheme="minorHAnsi"/>
                <w:i/>
              </w:rPr>
              <w:t xml:space="preserve"> </w:t>
            </w:r>
            <w:r w:rsidRPr="009B54F4">
              <w:rPr>
                <w:rFonts w:asciiTheme="minorHAnsi" w:hAnsiTheme="minorHAnsi"/>
              </w:rPr>
              <w:t xml:space="preserve">GERREIDAE: </w:t>
            </w:r>
            <w:r w:rsidRPr="009B54F4">
              <w:rPr>
                <w:rFonts w:asciiTheme="minorHAnsi" w:hAnsiTheme="minorHAnsi"/>
                <w:i/>
              </w:rPr>
              <w:t>Diapterus aureolus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Eugerres lineatus</w:t>
            </w:r>
            <w:r w:rsidRPr="009B54F4">
              <w:rPr>
                <w:rFonts w:asciiTheme="minorHAnsi" w:hAnsiTheme="minorHAnsi"/>
              </w:rPr>
              <w:t xml:space="preserve">. </w:t>
            </w:r>
          </w:p>
        </w:tc>
      </w:tr>
      <w:tr w:rsidR="00677668" w:rsidRPr="009B54F4" w14:paraId="6CC22B11" w14:textId="77777777" w:rsidTr="00346E34">
        <w:tc>
          <w:tcPr>
            <w:tcW w:w="2628" w:type="dxa"/>
          </w:tcPr>
          <w:p w14:paraId="109D499D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Pargo (2nd class)</w:t>
            </w:r>
          </w:p>
          <w:p w14:paraId="7D1DB65E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Snapper</w:t>
            </w:r>
          </w:p>
        </w:tc>
        <w:tc>
          <w:tcPr>
            <w:tcW w:w="6228" w:type="dxa"/>
          </w:tcPr>
          <w:p w14:paraId="77EA2609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LUTJANIDAE: </w:t>
            </w:r>
            <w:r w:rsidRPr="009B54F4">
              <w:rPr>
                <w:rFonts w:asciiTheme="minorHAnsi" w:hAnsiTheme="minorHAnsi"/>
                <w:b/>
                <w:i/>
              </w:rPr>
              <w:t>Lutjanus arat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L. argentiventri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L. colorado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L. guttat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L. inermi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L. jordani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L. novemfasciatus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L. peru</w:t>
            </w:r>
            <w:r w:rsidRPr="009B54F4">
              <w:rPr>
                <w:rFonts w:asciiTheme="minorHAnsi" w:hAnsiTheme="minorHAnsi"/>
                <w:b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</w:rPr>
              <w:t>L. viridis</w:t>
            </w:r>
            <w:r w:rsidRPr="009B54F4">
              <w:rPr>
                <w:rFonts w:asciiTheme="minorHAnsi" w:hAnsiTheme="minorHAnsi"/>
                <w:b/>
              </w:rPr>
              <w:t xml:space="preserve">; </w:t>
            </w:r>
            <w:r w:rsidRPr="009B54F4">
              <w:rPr>
                <w:rFonts w:asciiTheme="minorHAnsi" w:hAnsiTheme="minorHAnsi"/>
                <w:b/>
                <w:i/>
              </w:rPr>
              <w:t>Hoplopagrus guentherii</w:t>
            </w:r>
            <w:r w:rsidRPr="009B54F4">
              <w:rPr>
                <w:rFonts w:asciiTheme="minorHAnsi" w:hAnsiTheme="minorHAnsi"/>
              </w:rPr>
              <w:t xml:space="preserve">; SERRANIDAE: </w:t>
            </w:r>
            <w:r w:rsidRPr="009B54F4">
              <w:rPr>
                <w:rFonts w:asciiTheme="minorHAnsi" w:hAnsiTheme="minorHAnsi"/>
                <w:i/>
              </w:rPr>
              <w:t>Cephalopholis panamensi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Epinephelus niveat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Mycteroperca xenarcha</w:t>
            </w:r>
            <w:r w:rsidRPr="009B54F4">
              <w:rPr>
                <w:rFonts w:asciiTheme="minorHAnsi" w:hAnsiTheme="minorHAnsi"/>
              </w:rPr>
              <w:t xml:space="preserve">; MULLIDAE: </w:t>
            </w:r>
            <w:r w:rsidRPr="009B54F4">
              <w:rPr>
                <w:rFonts w:asciiTheme="minorHAnsi" w:hAnsiTheme="minorHAnsi"/>
                <w:i/>
              </w:rPr>
              <w:t>Mulloidichthys dentatus</w:t>
            </w:r>
            <w:r w:rsidRPr="009B54F4">
              <w:rPr>
                <w:rFonts w:asciiTheme="minorHAnsi" w:hAnsiTheme="minorHAnsi"/>
              </w:rPr>
              <w:t xml:space="preserve">; </w:t>
            </w:r>
            <w:r w:rsidRPr="009B54F4">
              <w:rPr>
                <w:rFonts w:asciiTheme="minorHAnsi" w:hAnsiTheme="minorHAnsi"/>
                <w:i/>
              </w:rPr>
              <w:t>Pseudupeneus grandisquamis</w:t>
            </w:r>
            <w:r w:rsidRPr="009B54F4">
              <w:rPr>
                <w:rFonts w:asciiTheme="minorHAnsi" w:hAnsiTheme="minorHAnsi"/>
              </w:rPr>
              <w:t xml:space="preserve">; CIRRHITIDAE: </w:t>
            </w:r>
            <w:r w:rsidRPr="009B54F4">
              <w:rPr>
                <w:rFonts w:asciiTheme="minorHAnsi" w:hAnsiTheme="minorHAnsi"/>
                <w:i/>
              </w:rPr>
              <w:t>Cirrhitus rivulatus</w:t>
            </w:r>
            <w:r w:rsidRPr="009B54F4">
              <w:rPr>
                <w:rFonts w:asciiTheme="minorHAnsi" w:hAnsiTheme="minorHAnsi"/>
              </w:rPr>
              <w:t xml:space="preserve">, HAEMULIDAE: </w:t>
            </w:r>
            <w:r w:rsidRPr="009B54F4">
              <w:rPr>
                <w:rFonts w:asciiTheme="minorHAnsi" w:hAnsiTheme="minorHAnsi"/>
                <w:i/>
              </w:rPr>
              <w:t>Conodon nobilis</w:t>
            </w:r>
            <w:r w:rsidRPr="009B54F4">
              <w:rPr>
                <w:rFonts w:asciiTheme="minorHAnsi" w:hAnsiTheme="minorHAnsi"/>
              </w:rPr>
              <w:t xml:space="preserve">; GERREIDAE: </w:t>
            </w:r>
            <w:r w:rsidRPr="009B54F4">
              <w:rPr>
                <w:rFonts w:asciiTheme="minorHAnsi" w:hAnsiTheme="minorHAnsi"/>
                <w:i/>
              </w:rPr>
              <w:t>Eugerres brevimanus</w:t>
            </w:r>
            <w:r w:rsidRPr="009B54F4">
              <w:rPr>
                <w:rFonts w:asciiTheme="minorHAnsi" w:hAnsiTheme="minorHAnsi"/>
              </w:rPr>
              <w:t xml:space="preserve">; SPARIDAE: </w:t>
            </w:r>
            <w:r w:rsidRPr="009B54F4">
              <w:rPr>
                <w:rFonts w:asciiTheme="minorHAnsi" w:hAnsiTheme="minorHAnsi"/>
                <w:i/>
              </w:rPr>
              <w:t>Calamus brachysomus</w:t>
            </w:r>
            <w:r w:rsidRPr="009B54F4">
              <w:rPr>
                <w:rFonts w:asciiTheme="minorHAnsi" w:hAnsiTheme="minorHAnsi"/>
              </w:rPr>
              <w:t xml:space="preserve">; PRIACANTHIDAE: </w:t>
            </w:r>
            <w:r w:rsidRPr="009B54F4">
              <w:rPr>
                <w:rFonts w:asciiTheme="minorHAnsi" w:hAnsiTheme="minorHAnsi"/>
                <w:i/>
              </w:rPr>
              <w:t>Pristigenys serrula</w:t>
            </w:r>
            <w:r w:rsidRPr="009B54F4">
              <w:rPr>
                <w:rFonts w:asciiTheme="minorHAnsi" w:hAnsiTheme="minorHAnsi"/>
              </w:rPr>
              <w:t>.</w:t>
            </w:r>
          </w:p>
        </w:tc>
      </w:tr>
      <w:tr w:rsidR="00677668" w:rsidRPr="009B54F4" w14:paraId="3C163329" w14:textId="77777777" w:rsidTr="00346E34">
        <w:tc>
          <w:tcPr>
            <w:tcW w:w="2628" w:type="dxa"/>
          </w:tcPr>
          <w:p w14:paraId="6FFB187E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Perico (1st class)</w:t>
            </w:r>
          </w:p>
          <w:p w14:paraId="0EE79A94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Parrotfish</w:t>
            </w:r>
          </w:p>
        </w:tc>
        <w:tc>
          <w:tcPr>
            <w:tcW w:w="6228" w:type="dxa"/>
          </w:tcPr>
          <w:p w14:paraId="6621DC88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lang w:val="es-ES"/>
              </w:rPr>
            </w:pPr>
            <w:r w:rsidRPr="009B54F4">
              <w:rPr>
                <w:rFonts w:asciiTheme="minorHAnsi" w:hAnsiTheme="minorHAnsi"/>
                <w:lang w:val="es-ES"/>
              </w:rPr>
              <w:t xml:space="preserve">SCARIDAE: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Scarus compressus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S. ghobban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S. perrico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S. rubroviolaceus</w:t>
            </w:r>
            <w:r w:rsidRPr="009B54F4">
              <w:rPr>
                <w:rFonts w:asciiTheme="minorHAnsi" w:hAnsiTheme="minorHAnsi"/>
                <w:b/>
                <w:lang w:val="es-ES"/>
              </w:rPr>
              <w:t>;</w:t>
            </w:r>
            <w:r w:rsidRPr="009B54F4">
              <w:rPr>
                <w:rFonts w:asciiTheme="minorHAnsi" w:hAnsiTheme="minorHAnsi"/>
                <w:lang w:val="es-ES"/>
              </w:rPr>
              <w:t xml:space="preserve">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Nicholsina denticulata</w:t>
            </w:r>
            <w:r w:rsidRPr="009B54F4">
              <w:rPr>
                <w:rFonts w:asciiTheme="minorHAnsi" w:hAnsiTheme="minorHAnsi"/>
                <w:lang w:val="es-ES"/>
              </w:rPr>
              <w:t>.</w:t>
            </w:r>
          </w:p>
        </w:tc>
      </w:tr>
      <w:tr w:rsidR="00677668" w:rsidRPr="009B54F4" w14:paraId="257A75CE" w14:textId="77777777" w:rsidTr="00346E34">
        <w:tc>
          <w:tcPr>
            <w:tcW w:w="2628" w:type="dxa"/>
          </w:tcPr>
          <w:p w14:paraId="3AB578FF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Pez espada (1st class)</w:t>
            </w:r>
          </w:p>
          <w:p w14:paraId="5EEFA4F4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lastRenderedPageBreak/>
              <w:t>Swordfish</w:t>
            </w:r>
          </w:p>
        </w:tc>
        <w:tc>
          <w:tcPr>
            <w:tcW w:w="6228" w:type="dxa"/>
          </w:tcPr>
          <w:p w14:paraId="2A980812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lastRenderedPageBreak/>
              <w:t xml:space="preserve">XIPHIIDAE: </w:t>
            </w:r>
            <w:r w:rsidRPr="009B54F4">
              <w:rPr>
                <w:rFonts w:asciiTheme="minorHAnsi" w:hAnsiTheme="minorHAnsi"/>
                <w:b/>
                <w:i/>
              </w:rPr>
              <w:t>Xiphias gladius</w:t>
            </w:r>
            <w:r w:rsidRPr="009B54F4">
              <w:rPr>
                <w:rFonts w:asciiTheme="minorHAnsi" w:hAnsiTheme="minorHAnsi"/>
              </w:rPr>
              <w:t>.</w:t>
            </w:r>
          </w:p>
        </w:tc>
      </w:tr>
      <w:tr w:rsidR="00677668" w:rsidRPr="009B54F4" w14:paraId="50B054E6" w14:textId="77777777" w:rsidTr="00346E34">
        <w:tc>
          <w:tcPr>
            <w:tcW w:w="2628" w:type="dxa"/>
          </w:tcPr>
          <w:p w14:paraId="66061C73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Pez vela (1st class)</w:t>
            </w:r>
          </w:p>
          <w:p w14:paraId="137E65F6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Sailfish</w:t>
            </w:r>
          </w:p>
        </w:tc>
        <w:tc>
          <w:tcPr>
            <w:tcW w:w="6228" w:type="dxa"/>
          </w:tcPr>
          <w:p w14:paraId="731A3D58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ISTIOPHORIDAE: </w:t>
            </w:r>
            <w:r w:rsidRPr="009B54F4">
              <w:rPr>
                <w:rFonts w:asciiTheme="minorHAnsi" w:hAnsiTheme="minorHAnsi"/>
                <w:b/>
                <w:i/>
              </w:rPr>
              <w:t>Istiophorus platypterus</w:t>
            </w:r>
            <w:r w:rsidRPr="009B54F4">
              <w:rPr>
                <w:rFonts w:asciiTheme="minorHAnsi" w:hAnsiTheme="minorHAnsi"/>
                <w:i/>
              </w:rPr>
              <w:t>.</w:t>
            </w:r>
          </w:p>
        </w:tc>
      </w:tr>
      <w:tr w:rsidR="00677668" w:rsidRPr="009B54F4" w14:paraId="5C767BFE" w14:textId="77777777" w:rsidTr="00346E34">
        <w:tc>
          <w:tcPr>
            <w:tcW w:w="2628" w:type="dxa"/>
          </w:tcPr>
          <w:p w14:paraId="17B5E62E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Pierna (2nd class)</w:t>
            </w:r>
          </w:p>
          <w:p w14:paraId="384C3865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Ocean whitefish</w:t>
            </w:r>
          </w:p>
        </w:tc>
        <w:tc>
          <w:tcPr>
            <w:tcW w:w="6228" w:type="dxa"/>
          </w:tcPr>
          <w:p w14:paraId="5F1C51AE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MALANCANTHIDAE: </w:t>
            </w:r>
            <w:r w:rsidRPr="009B54F4">
              <w:rPr>
                <w:rFonts w:asciiTheme="minorHAnsi" w:hAnsiTheme="minorHAnsi"/>
                <w:b/>
                <w:i/>
              </w:rPr>
              <w:t>Caulolatilus princeps</w:t>
            </w:r>
            <w:r w:rsidRPr="009B54F4">
              <w:rPr>
                <w:rFonts w:asciiTheme="minorHAnsi" w:hAnsiTheme="minorHAnsi"/>
              </w:rPr>
              <w:t xml:space="preserve">. </w:t>
            </w:r>
          </w:p>
        </w:tc>
      </w:tr>
      <w:tr w:rsidR="00677668" w:rsidRPr="009B54F4" w14:paraId="75EC2877" w14:textId="77777777" w:rsidTr="00346E34">
        <w:tc>
          <w:tcPr>
            <w:tcW w:w="2628" w:type="dxa"/>
          </w:tcPr>
          <w:p w14:paraId="487F9BCF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Sierra (2nd class)</w:t>
            </w:r>
          </w:p>
          <w:p w14:paraId="62893A8D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Sierra</w:t>
            </w:r>
          </w:p>
        </w:tc>
        <w:tc>
          <w:tcPr>
            <w:tcW w:w="6228" w:type="dxa"/>
          </w:tcPr>
          <w:p w14:paraId="459811B5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lang w:val="es-ES"/>
              </w:rPr>
            </w:pPr>
            <w:r w:rsidRPr="009B54F4">
              <w:rPr>
                <w:rFonts w:asciiTheme="minorHAnsi" w:hAnsiTheme="minorHAnsi"/>
                <w:lang w:val="es-ES"/>
              </w:rPr>
              <w:t xml:space="preserve">SCOMBRIDAE: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Acanthocybium solandri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Scomberomorus concolor</w:t>
            </w:r>
            <w:r w:rsidRPr="009B54F4">
              <w:rPr>
                <w:rFonts w:asciiTheme="minorHAnsi" w:hAnsiTheme="minorHAnsi"/>
                <w:b/>
                <w:lang w:val="es-ES"/>
              </w:rPr>
              <w:t xml:space="preserve">, </w:t>
            </w:r>
            <w:r w:rsidRPr="009B54F4">
              <w:rPr>
                <w:rFonts w:asciiTheme="minorHAnsi" w:hAnsiTheme="minorHAnsi"/>
                <w:b/>
                <w:i/>
                <w:lang w:val="es-ES"/>
              </w:rPr>
              <w:t>S. sierra</w:t>
            </w:r>
            <w:r w:rsidRPr="009B54F4">
              <w:rPr>
                <w:rFonts w:asciiTheme="minorHAnsi" w:hAnsiTheme="minorHAnsi"/>
                <w:lang w:val="es-ES"/>
              </w:rPr>
              <w:t xml:space="preserve">. </w:t>
            </w:r>
          </w:p>
        </w:tc>
      </w:tr>
      <w:tr w:rsidR="00677668" w:rsidRPr="009B54F4" w14:paraId="5CA54AC7" w14:textId="77777777" w:rsidTr="00346E34">
        <w:tc>
          <w:tcPr>
            <w:tcW w:w="2628" w:type="dxa"/>
            <w:tcBorders>
              <w:bottom w:val="single" w:sz="4" w:space="0" w:color="auto"/>
            </w:tcBorders>
          </w:tcPr>
          <w:p w14:paraId="7FD943A7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>Totoaba (1st class)</w:t>
            </w:r>
          </w:p>
          <w:p w14:paraId="4D05698F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  <w:i/>
              </w:rPr>
            </w:pPr>
            <w:r w:rsidRPr="009B54F4">
              <w:rPr>
                <w:rFonts w:asciiTheme="minorHAnsi" w:hAnsiTheme="minorHAnsi"/>
                <w:i/>
              </w:rPr>
              <w:t>Totoaba</w:t>
            </w:r>
          </w:p>
        </w:tc>
        <w:tc>
          <w:tcPr>
            <w:tcW w:w="6228" w:type="dxa"/>
            <w:tcBorders>
              <w:bottom w:val="single" w:sz="4" w:space="0" w:color="auto"/>
            </w:tcBorders>
          </w:tcPr>
          <w:p w14:paraId="63AF7195" w14:textId="77777777" w:rsidR="00677668" w:rsidRPr="009B54F4" w:rsidRDefault="00677668" w:rsidP="00346E34">
            <w:pPr>
              <w:spacing w:line="360" w:lineRule="auto"/>
              <w:rPr>
                <w:rFonts w:asciiTheme="minorHAnsi" w:hAnsiTheme="minorHAnsi"/>
              </w:rPr>
            </w:pPr>
            <w:r w:rsidRPr="009B54F4">
              <w:rPr>
                <w:rFonts w:asciiTheme="minorHAnsi" w:hAnsiTheme="minorHAnsi"/>
              </w:rPr>
              <w:t xml:space="preserve">SCIAENIDAE: </w:t>
            </w:r>
            <w:r w:rsidRPr="009B54F4">
              <w:rPr>
                <w:rFonts w:asciiTheme="minorHAnsi" w:hAnsiTheme="minorHAnsi"/>
                <w:b/>
                <w:i/>
              </w:rPr>
              <w:t>Totoaba macdonaldi</w:t>
            </w:r>
            <w:r w:rsidRPr="009B54F4">
              <w:rPr>
                <w:rFonts w:asciiTheme="minorHAnsi" w:hAnsiTheme="minorHAnsi"/>
              </w:rPr>
              <w:t xml:space="preserve">, </w:t>
            </w:r>
            <w:r w:rsidRPr="009B54F4">
              <w:rPr>
                <w:rFonts w:asciiTheme="minorHAnsi" w:hAnsiTheme="minorHAnsi"/>
                <w:i/>
              </w:rPr>
              <w:t>Cynoscion xanthulus</w:t>
            </w:r>
          </w:p>
        </w:tc>
      </w:tr>
    </w:tbl>
    <w:p w14:paraId="40F6681C" w14:textId="77777777" w:rsidR="00542BD4" w:rsidRDefault="00210A7A"/>
    <w:sectPr w:rsidR="00542BD4" w:rsidSect="005E3D10">
      <w:headerReference w:type="even" r:id="rId6"/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40B890E" w14:textId="77777777" w:rsidR="00210A7A" w:rsidRDefault="00210A7A" w:rsidP="007D6B46">
      <w:r>
        <w:separator/>
      </w:r>
    </w:p>
  </w:endnote>
  <w:endnote w:type="continuationSeparator" w:id="0">
    <w:p w14:paraId="1CDDF1E1" w14:textId="77777777" w:rsidR="00210A7A" w:rsidRDefault="00210A7A" w:rsidP="007D6B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1F600A9" w14:textId="77777777" w:rsidR="00210A7A" w:rsidRDefault="00210A7A" w:rsidP="007D6B46">
      <w:r>
        <w:separator/>
      </w:r>
    </w:p>
  </w:footnote>
  <w:footnote w:type="continuationSeparator" w:id="0">
    <w:p w14:paraId="57DCCA18" w14:textId="77777777" w:rsidR="00210A7A" w:rsidRDefault="00210A7A" w:rsidP="007D6B4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804206158"/>
      <w:docPartObj>
        <w:docPartGallery w:val="Page Numbers (Top of Page)"/>
        <w:docPartUnique/>
      </w:docPartObj>
    </w:sdtPr>
    <w:sdtContent>
      <w:p w14:paraId="03E67715" w14:textId="47DA2CDC" w:rsidR="007D6B46" w:rsidRDefault="007D6B46" w:rsidP="0024609A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DE4F70C" w14:textId="77777777" w:rsidR="007D6B46" w:rsidRDefault="007D6B46" w:rsidP="007D6B46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412660378"/>
      <w:docPartObj>
        <w:docPartGallery w:val="Page Numbers (Top of Page)"/>
        <w:docPartUnique/>
      </w:docPartObj>
    </w:sdtPr>
    <w:sdtContent>
      <w:p w14:paraId="214AE14B" w14:textId="15B35C35" w:rsidR="007D6B46" w:rsidRDefault="007D6B46" w:rsidP="0024609A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BDC663D" w14:textId="77777777" w:rsidR="007D6B46" w:rsidRDefault="007D6B46" w:rsidP="007D6B46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7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7668"/>
    <w:rsid w:val="000B51AE"/>
    <w:rsid w:val="000B549A"/>
    <w:rsid w:val="000C3273"/>
    <w:rsid w:val="00103FDE"/>
    <w:rsid w:val="001F6416"/>
    <w:rsid w:val="00210A7A"/>
    <w:rsid w:val="0024043B"/>
    <w:rsid w:val="002D47B2"/>
    <w:rsid w:val="002E0459"/>
    <w:rsid w:val="00301CB2"/>
    <w:rsid w:val="003342F1"/>
    <w:rsid w:val="00372EE3"/>
    <w:rsid w:val="00501E65"/>
    <w:rsid w:val="00590706"/>
    <w:rsid w:val="005E3D10"/>
    <w:rsid w:val="00635884"/>
    <w:rsid w:val="00677668"/>
    <w:rsid w:val="006B7EAB"/>
    <w:rsid w:val="006E7934"/>
    <w:rsid w:val="007555E4"/>
    <w:rsid w:val="007D6B46"/>
    <w:rsid w:val="007E5CF4"/>
    <w:rsid w:val="0097468D"/>
    <w:rsid w:val="00A12354"/>
    <w:rsid w:val="00B62275"/>
    <w:rsid w:val="00C70DFB"/>
    <w:rsid w:val="00E339C1"/>
    <w:rsid w:val="00E85AAA"/>
    <w:rsid w:val="00EB1424"/>
    <w:rsid w:val="00F30BE4"/>
    <w:rsid w:val="00FD27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CADC41A"/>
  <w15:chartTrackingRefBased/>
  <w15:docId w15:val="{6A16F3D3-30AA-F048-9B22-9E5961DBF7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7668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77668"/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D6B4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D6B46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7D6B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883</Words>
  <Characters>5035</Characters>
  <Application>Microsoft Office Word</Application>
  <DocSecurity>0</DocSecurity>
  <Lines>41</Lines>
  <Paragraphs>11</Paragraphs>
  <ScaleCrop>false</ScaleCrop>
  <Company/>
  <LinksUpToDate>false</LinksUpToDate>
  <CharactersWithSpaces>59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nguia Vega, Adrian - (airdrian)</dc:creator>
  <cp:keywords/>
  <dc:description/>
  <cp:lastModifiedBy>Munguia Vega, Adrian - (airdrian)</cp:lastModifiedBy>
  <cp:revision>4</cp:revision>
  <dcterms:created xsi:type="dcterms:W3CDTF">2020-04-18T03:08:00Z</dcterms:created>
  <dcterms:modified xsi:type="dcterms:W3CDTF">2020-08-15T18:56:00Z</dcterms:modified>
</cp:coreProperties>
</file>